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D9EB07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  <w:r w:rsidRPr="00FE75E8">
        <w:rPr>
          <w:b/>
          <w:noProof/>
        </w:rPr>
        <w:drawing>
          <wp:anchor distT="0" distB="0" distL="114300" distR="114300" simplePos="0" relativeHeight="251659264" behindDoc="0" locked="0" layoutInCell="1" allowOverlap="1" wp14:anchorId="13183B01" wp14:editId="239C5A73">
            <wp:simplePos x="0" y="0"/>
            <wp:positionH relativeFrom="column">
              <wp:posOffset>1986099</wp:posOffset>
            </wp:positionH>
            <wp:positionV relativeFrom="paragraph">
              <wp:posOffset>-318951</wp:posOffset>
            </wp:positionV>
            <wp:extent cx="1178378" cy="1132114"/>
            <wp:effectExtent l="19050" t="0" r="0" b="0"/>
            <wp:wrapNone/>
            <wp:docPr id="2" name="Picture 2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s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8378" cy="11321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11A580A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5AB05212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39495F98" w14:textId="77777777" w:rsidR="00A0075F" w:rsidRPr="00176BA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4EE52901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4862DC96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13B53C70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2ADC5547" w14:textId="77777777" w:rsidR="00A0075F" w:rsidRPr="007152E9" w:rsidRDefault="00A0075F" w:rsidP="00A0075F">
      <w:pPr>
        <w:tabs>
          <w:tab w:val="left" w:pos="5505"/>
        </w:tabs>
        <w:contextualSpacing/>
        <w:jc w:val="center"/>
        <w:rPr>
          <w:b/>
        </w:rPr>
      </w:pPr>
      <w:r>
        <w:rPr>
          <w:b/>
        </w:rPr>
        <w:t>SKRIPSI</w:t>
      </w:r>
    </w:p>
    <w:p w14:paraId="61C04E4C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</w:rPr>
      </w:pPr>
    </w:p>
    <w:p w14:paraId="29889AB8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</w:rPr>
      </w:pPr>
    </w:p>
    <w:p w14:paraId="78A447E7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</w:rPr>
      </w:pPr>
    </w:p>
    <w:p w14:paraId="5167588F" w14:textId="77777777" w:rsidR="00A0075F" w:rsidRDefault="00A0075F" w:rsidP="00A0075F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04BD58AB" w14:textId="77777777" w:rsidR="00A0075F" w:rsidRDefault="00A0075F" w:rsidP="00A0075F">
      <w:pPr>
        <w:tabs>
          <w:tab w:val="left" w:pos="5505"/>
        </w:tabs>
        <w:ind w:left="-567" w:right="-518"/>
        <w:contextualSpacing/>
        <w:jc w:val="center"/>
        <w:rPr>
          <w:b/>
          <w:lang w:val="id-ID"/>
        </w:rPr>
      </w:pPr>
      <w:r>
        <w:rPr>
          <w:b/>
        </w:rPr>
        <w:t xml:space="preserve">PENGGUNAAN </w:t>
      </w:r>
      <w:r>
        <w:rPr>
          <w:b/>
          <w:lang w:val="id-ID"/>
        </w:rPr>
        <w:t xml:space="preserve">MEDIA  </w:t>
      </w:r>
      <w:r w:rsidRPr="00312926">
        <w:rPr>
          <w:b/>
          <w:i/>
          <w:lang w:val="id-ID"/>
        </w:rPr>
        <w:t>FLASH CARD</w:t>
      </w:r>
      <w:r>
        <w:rPr>
          <w:b/>
          <w:lang w:val="id-ID"/>
        </w:rPr>
        <w:t xml:space="preserve"> </w:t>
      </w:r>
      <w:r>
        <w:rPr>
          <w:b/>
        </w:rPr>
        <w:t>DALAM</w:t>
      </w:r>
      <w:r>
        <w:rPr>
          <w:b/>
          <w:lang w:val="id-ID"/>
        </w:rPr>
        <w:t xml:space="preserve"> MENINGKATKAN KEMAMPUAN MEMBACA PERMULAAN PADA MURID TUNARUNGU KELAS DASAR II DI </w:t>
      </w:r>
    </w:p>
    <w:p w14:paraId="6EFF4F1E" w14:textId="77777777" w:rsidR="00A0075F" w:rsidRPr="00FA5A64" w:rsidRDefault="00A0075F" w:rsidP="00A0075F">
      <w:pPr>
        <w:tabs>
          <w:tab w:val="left" w:pos="5505"/>
        </w:tabs>
        <w:ind w:left="-567" w:right="-518"/>
        <w:contextualSpacing/>
        <w:jc w:val="center"/>
        <w:rPr>
          <w:b/>
        </w:rPr>
      </w:pPr>
      <w:r>
        <w:rPr>
          <w:b/>
          <w:lang w:val="id-ID"/>
        </w:rPr>
        <w:t>SLB BC-YAPALB MAKASSAR</w:t>
      </w:r>
      <w:r>
        <w:rPr>
          <w:b/>
        </w:rPr>
        <w:t xml:space="preserve"> </w:t>
      </w:r>
    </w:p>
    <w:p w14:paraId="538B182D" w14:textId="77777777" w:rsidR="00A0075F" w:rsidRPr="00176BAF" w:rsidRDefault="00A0075F" w:rsidP="00A0075F">
      <w:pPr>
        <w:spacing w:line="480" w:lineRule="auto"/>
        <w:contextualSpacing/>
        <w:jc w:val="center"/>
        <w:rPr>
          <w:b/>
        </w:rPr>
      </w:pPr>
    </w:p>
    <w:p w14:paraId="1A2B4DF1" w14:textId="77777777" w:rsidR="00A0075F" w:rsidRPr="00176BAF" w:rsidRDefault="00A0075F" w:rsidP="00A0075F">
      <w:pPr>
        <w:spacing w:line="480" w:lineRule="auto"/>
        <w:contextualSpacing/>
        <w:rPr>
          <w:b/>
        </w:rPr>
      </w:pPr>
    </w:p>
    <w:p w14:paraId="0A59D6FE" w14:textId="77777777" w:rsidR="00A0075F" w:rsidRDefault="00A0075F" w:rsidP="00A0075F">
      <w:pPr>
        <w:spacing w:line="480" w:lineRule="auto"/>
        <w:contextualSpacing/>
        <w:jc w:val="center"/>
        <w:rPr>
          <w:b/>
          <w:lang w:val="id-ID"/>
        </w:rPr>
      </w:pPr>
    </w:p>
    <w:p w14:paraId="339989D8" w14:textId="77777777" w:rsidR="00A0075F" w:rsidRDefault="00A0075F" w:rsidP="00A0075F">
      <w:pPr>
        <w:spacing w:line="480" w:lineRule="auto"/>
        <w:contextualSpacing/>
        <w:jc w:val="center"/>
        <w:rPr>
          <w:b/>
          <w:lang w:val="id-ID"/>
        </w:rPr>
      </w:pPr>
    </w:p>
    <w:p w14:paraId="2449E675" w14:textId="77777777" w:rsidR="00A0075F" w:rsidRDefault="00A0075F" w:rsidP="00A0075F">
      <w:pPr>
        <w:spacing w:line="480" w:lineRule="auto"/>
        <w:contextualSpacing/>
        <w:jc w:val="center"/>
        <w:rPr>
          <w:b/>
          <w:lang w:val="id-ID"/>
        </w:rPr>
      </w:pPr>
    </w:p>
    <w:p w14:paraId="421AD8D1" w14:textId="77777777" w:rsidR="00A0075F" w:rsidRPr="00176BAF" w:rsidRDefault="00A0075F" w:rsidP="00A0075F">
      <w:pPr>
        <w:contextualSpacing/>
        <w:jc w:val="center"/>
        <w:rPr>
          <w:b/>
        </w:rPr>
      </w:pPr>
      <w:r>
        <w:rPr>
          <w:b/>
          <w:lang w:val="id-ID"/>
        </w:rPr>
        <w:t>ERNIWATI. Y</w:t>
      </w:r>
      <w:r w:rsidRPr="00176BAF">
        <w:rPr>
          <w:b/>
        </w:rPr>
        <w:br/>
      </w:r>
    </w:p>
    <w:p w14:paraId="1AFC9A40" w14:textId="77777777" w:rsidR="00A0075F" w:rsidRPr="00176BAF" w:rsidRDefault="00A0075F" w:rsidP="00A0075F">
      <w:pPr>
        <w:spacing w:line="480" w:lineRule="auto"/>
        <w:contextualSpacing/>
        <w:rPr>
          <w:b/>
        </w:rPr>
      </w:pPr>
    </w:p>
    <w:p w14:paraId="67B6584C" w14:textId="77777777" w:rsidR="00A0075F" w:rsidRPr="00176BAF" w:rsidRDefault="00A0075F" w:rsidP="00A0075F">
      <w:pPr>
        <w:spacing w:line="480" w:lineRule="auto"/>
        <w:contextualSpacing/>
        <w:rPr>
          <w:b/>
        </w:rPr>
      </w:pPr>
    </w:p>
    <w:p w14:paraId="59664DA6" w14:textId="77777777" w:rsidR="00A0075F" w:rsidRDefault="00A0075F" w:rsidP="00A0075F">
      <w:pPr>
        <w:spacing w:line="480" w:lineRule="auto"/>
        <w:contextualSpacing/>
        <w:rPr>
          <w:b/>
        </w:rPr>
      </w:pPr>
    </w:p>
    <w:p w14:paraId="44BDC4AD" w14:textId="77777777" w:rsidR="00A0075F" w:rsidRDefault="00A0075F" w:rsidP="00A0075F">
      <w:pPr>
        <w:spacing w:line="480" w:lineRule="auto"/>
        <w:contextualSpacing/>
        <w:rPr>
          <w:b/>
        </w:rPr>
      </w:pPr>
    </w:p>
    <w:p w14:paraId="3F2F05DA" w14:textId="77777777" w:rsidR="00A0075F" w:rsidRPr="00176BAF" w:rsidRDefault="00A0075F" w:rsidP="00A0075F">
      <w:pPr>
        <w:contextualSpacing/>
        <w:jc w:val="center"/>
        <w:rPr>
          <w:b/>
        </w:rPr>
      </w:pPr>
      <w:r>
        <w:rPr>
          <w:b/>
          <w:lang w:val="id-ID"/>
        </w:rPr>
        <w:t xml:space="preserve">JURUSAN </w:t>
      </w:r>
      <w:r w:rsidRPr="00176BAF">
        <w:rPr>
          <w:b/>
        </w:rPr>
        <w:t xml:space="preserve">PENDIDIKAN LUAR BIASA </w:t>
      </w:r>
    </w:p>
    <w:p w14:paraId="0A005058" w14:textId="77777777" w:rsidR="00A0075F" w:rsidRPr="00176BAF" w:rsidRDefault="00A0075F" w:rsidP="00A0075F">
      <w:pPr>
        <w:contextualSpacing/>
        <w:jc w:val="center"/>
        <w:rPr>
          <w:b/>
        </w:rPr>
      </w:pPr>
      <w:r w:rsidRPr="00176BAF">
        <w:rPr>
          <w:b/>
        </w:rPr>
        <w:t xml:space="preserve">FAKULTAS ILMU PENDIDIKAN </w:t>
      </w:r>
    </w:p>
    <w:p w14:paraId="4916F2C5" w14:textId="77777777" w:rsidR="00A0075F" w:rsidRPr="00176BAF" w:rsidRDefault="00A0075F" w:rsidP="00A0075F">
      <w:pPr>
        <w:contextualSpacing/>
        <w:jc w:val="center"/>
        <w:rPr>
          <w:b/>
        </w:rPr>
      </w:pPr>
      <w:r w:rsidRPr="00176BAF">
        <w:rPr>
          <w:b/>
        </w:rPr>
        <w:t>UNIVERSITAS NEGERI MAKASSAR</w:t>
      </w:r>
    </w:p>
    <w:p w14:paraId="106C4F41" w14:textId="77777777" w:rsidR="00A0075F" w:rsidRDefault="00A0075F" w:rsidP="00A0075F">
      <w:pPr>
        <w:jc w:val="center"/>
      </w:pPr>
      <w:r w:rsidRPr="00176BAF">
        <w:rPr>
          <w:b/>
        </w:rPr>
        <w:t>201</w:t>
      </w:r>
      <w:r>
        <w:rPr>
          <w:b/>
          <w:lang w:val="id-ID"/>
        </w:rPr>
        <w:t>7</w:t>
      </w:r>
    </w:p>
    <w:p w14:paraId="2629225E" w14:textId="77777777" w:rsidR="00A0075F" w:rsidRDefault="00A0075F" w:rsidP="00A0075F"/>
    <w:p w14:paraId="5FCD5867" w14:textId="735CACFC" w:rsidR="00F502A9" w:rsidRDefault="004F2FA4"/>
    <w:p w14:paraId="45653F73" w14:textId="583FFB03" w:rsidR="00A0075F" w:rsidRDefault="00A0075F"/>
    <w:p w14:paraId="456C8D2D" w14:textId="7070C57F" w:rsidR="00A0075F" w:rsidRDefault="00A0075F"/>
    <w:p w14:paraId="520A66C4" w14:textId="77777777" w:rsidR="00A0075F" w:rsidRDefault="00A0075F" w:rsidP="00A0075F">
      <w:pPr>
        <w:jc w:val="center"/>
        <w:rPr>
          <w:b/>
          <w:color w:val="000000" w:themeColor="text1"/>
        </w:rPr>
      </w:pPr>
      <w:r w:rsidRPr="00B03C29">
        <w:rPr>
          <w:b/>
          <w:color w:val="000000" w:themeColor="text1"/>
        </w:rPr>
        <w:lastRenderedPageBreak/>
        <w:t>ABSTRAK</w:t>
      </w:r>
    </w:p>
    <w:p w14:paraId="7415611D" w14:textId="77777777" w:rsidR="00A0075F" w:rsidRDefault="00A0075F" w:rsidP="00A0075F">
      <w:pPr>
        <w:jc w:val="center"/>
        <w:rPr>
          <w:lang w:val="sv-SE"/>
        </w:rPr>
      </w:pPr>
    </w:p>
    <w:p w14:paraId="733B95A9" w14:textId="77777777" w:rsidR="00A0075F" w:rsidRPr="00F3151C" w:rsidRDefault="00A0075F" w:rsidP="00A0075F">
      <w:pPr>
        <w:jc w:val="center"/>
        <w:rPr>
          <w:lang w:val="sv-SE"/>
        </w:rPr>
      </w:pPr>
    </w:p>
    <w:p w14:paraId="4FE9659C" w14:textId="77777777" w:rsidR="00A0075F" w:rsidRPr="0055502C" w:rsidRDefault="00A0075F" w:rsidP="00A0075F">
      <w:pPr>
        <w:ind w:left="90"/>
        <w:jc w:val="both"/>
        <w:rPr>
          <w:color w:val="000000" w:themeColor="text1"/>
        </w:rPr>
      </w:pPr>
      <w:proofErr w:type="spellStart"/>
      <w:r w:rsidRPr="0055502C">
        <w:rPr>
          <w:b/>
          <w:color w:val="000000" w:themeColor="text1"/>
        </w:rPr>
        <w:t>Erniwati.Y</w:t>
      </w:r>
      <w:proofErr w:type="spellEnd"/>
      <w:r w:rsidRPr="0055502C">
        <w:rPr>
          <w:b/>
          <w:color w:val="000000" w:themeColor="text1"/>
        </w:rPr>
        <w:t xml:space="preserve">. </w:t>
      </w:r>
      <w:r w:rsidRPr="0055502C">
        <w:rPr>
          <w:color w:val="000000" w:themeColor="text1"/>
        </w:rPr>
        <w:t xml:space="preserve">2017. </w:t>
      </w:r>
      <w:proofErr w:type="spellStart"/>
      <w:r w:rsidRPr="0055502C">
        <w:rPr>
          <w:color w:val="000000" w:themeColor="text1"/>
        </w:rPr>
        <w:t>Penggunaan</w:t>
      </w:r>
      <w:proofErr w:type="spellEnd"/>
      <w:r w:rsidRPr="0055502C">
        <w:rPr>
          <w:color w:val="000000" w:themeColor="text1"/>
        </w:rPr>
        <w:t xml:space="preserve"> </w:t>
      </w:r>
      <w:r>
        <w:rPr>
          <w:color w:val="000000" w:themeColor="text1"/>
        </w:rPr>
        <w:t> </w:t>
      </w:r>
      <w:r w:rsidRPr="00097FB0">
        <w:rPr>
          <w:i/>
        </w:rPr>
        <w:t>Flash Card</w:t>
      </w:r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dalam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meningkatkan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kemampuan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membaca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permulaan</w:t>
      </w:r>
      <w:proofErr w:type="spellEnd"/>
      <w:r w:rsidRPr="0055502C">
        <w:rPr>
          <w:color w:val="000000" w:themeColor="text1"/>
        </w:rPr>
        <w:t xml:space="preserve"> pada </w:t>
      </w:r>
      <w:r>
        <w:rPr>
          <w:color w:val="000000" w:themeColor="text1"/>
        </w:rPr>
        <w:t> </w:t>
      </w:r>
      <w:r w:rsidRPr="0055502C">
        <w:rPr>
          <w:color w:val="000000" w:themeColor="text1"/>
        </w:rPr>
        <w:t xml:space="preserve">murid </w:t>
      </w:r>
      <w:r>
        <w:rPr>
          <w:color w:val="000000" w:themeColor="text1"/>
        </w:rPr>
        <w:t> </w:t>
      </w:r>
      <w:proofErr w:type="spellStart"/>
      <w:r w:rsidRPr="0055502C">
        <w:rPr>
          <w:color w:val="000000" w:themeColor="text1"/>
        </w:rPr>
        <w:t>tunarungu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kelas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dasa</w:t>
      </w:r>
      <w:r>
        <w:rPr>
          <w:color w:val="000000" w:themeColor="text1"/>
        </w:rPr>
        <w:t>r</w:t>
      </w:r>
      <w:proofErr w:type="spellEnd"/>
      <w:r>
        <w:rPr>
          <w:color w:val="000000" w:themeColor="text1"/>
        </w:rPr>
        <w:t xml:space="preserve"> II di SLB- BC YAPALB Makassar. </w:t>
      </w:r>
      <w:proofErr w:type="spellStart"/>
      <w:r w:rsidRPr="0055502C">
        <w:rPr>
          <w:color w:val="000000" w:themeColor="text1"/>
        </w:rPr>
        <w:t>S</w:t>
      </w:r>
      <w:r>
        <w:rPr>
          <w:color w:val="000000" w:themeColor="text1"/>
        </w:rPr>
        <w:t>kripsi</w:t>
      </w:r>
      <w:proofErr w:type="spellEnd"/>
      <w:r>
        <w:rPr>
          <w:color w:val="000000" w:themeColor="text1"/>
        </w:rPr>
        <w:t>  </w:t>
      </w:r>
      <w:proofErr w:type="spellStart"/>
      <w:r>
        <w:rPr>
          <w:color w:val="000000" w:themeColor="text1"/>
        </w:rPr>
        <w:t>dibimbing</w:t>
      </w:r>
      <w:proofErr w:type="spellEnd"/>
      <w:r>
        <w:rPr>
          <w:color w:val="000000" w:themeColor="text1"/>
        </w:rPr>
        <w:t> oleh  Dra. Tatiana </w:t>
      </w:r>
      <w:proofErr w:type="spellStart"/>
      <w:r w:rsidRPr="0055502C">
        <w:rPr>
          <w:color w:val="000000" w:themeColor="text1"/>
        </w:rPr>
        <w:t>Meidina</w:t>
      </w:r>
      <w:proofErr w:type="spellEnd"/>
      <w:r w:rsidRPr="0055502C">
        <w:rPr>
          <w:color w:val="000000" w:themeColor="text1"/>
        </w:rPr>
        <w:t xml:space="preserve">, </w:t>
      </w:r>
      <w:proofErr w:type="spellStart"/>
      <w:r w:rsidRPr="0055502C">
        <w:rPr>
          <w:color w:val="000000" w:themeColor="text1"/>
        </w:rPr>
        <w:t>M.Si</w:t>
      </w:r>
      <w:proofErr w:type="spellEnd"/>
      <w:r w:rsidRPr="0055502C">
        <w:rPr>
          <w:color w:val="000000" w:themeColor="text1"/>
        </w:rPr>
        <w:t xml:space="preserve"> dan </w:t>
      </w:r>
      <w:r>
        <w:rPr>
          <w:color w:val="000000" w:themeColor="text1"/>
        </w:rPr>
        <w:t xml:space="preserve">  </w:t>
      </w:r>
      <w:proofErr w:type="spellStart"/>
      <w:r w:rsidRPr="0055502C">
        <w:rPr>
          <w:color w:val="000000" w:themeColor="text1"/>
        </w:rPr>
        <w:t>Drs.Mufa’adi</w:t>
      </w:r>
      <w:proofErr w:type="spellEnd"/>
      <w:r w:rsidRPr="0055502C">
        <w:rPr>
          <w:color w:val="000000" w:themeColor="text1"/>
        </w:rPr>
        <w:t xml:space="preserve">, </w:t>
      </w:r>
      <w:proofErr w:type="spellStart"/>
      <w:r w:rsidRPr="0055502C">
        <w:rPr>
          <w:color w:val="000000" w:themeColor="text1"/>
        </w:rPr>
        <w:t>M.Si</w:t>
      </w:r>
      <w:proofErr w:type="spellEnd"/>
      <w:r w:rsidRPr="0055502C">
        <w:rPr>
          <w:color w:val="000000" w:themeColor="text1"/>
        </w:rPr>
        <w:t xml:space="preserve">. </w:t>
      </w:r>
      <w:proofErr w:type="spellStart"/>
      <w:r w:rsidRPr="0055502C">
        <w:rPr>
          <w:color w:val="000000" w:themeColor="text1"/>
        </w:rPr>
        <w:t>Jurusan</w:t>
      </w:r>
      <w:proofErr w:type="spellEnd"/>
      <w:r w:rsidRPr="0055502C">
        <w:rPr>
          <w:color w:val="000000" w:themeColor="text1"/>
        </w:rPr>
        <w:t xml:space="preserve"> Pendidikan </w:t>
      </w:r>
      <w:proofErr w:type="spellStart"/>
      <w:r w:rsidRPr="0055502C">
        <w:rPr>
          <w:color w:val="000000" w:themeColor="text1"/>
        </w:rPr>
        <w:t>Luar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Biasa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Fakultas</w:t>
      </w:r>
      <w:proofErr w:type="spellEnd"/>
      <w:r w:rsidRPr="0055502C">
        <w:rPr>
          <w:color w:val="000000" w:themeColor="text1"/>
        </w:rPr>
        <w:t xml:space="preserve"> </w:t>
      </w:r>
      <w:proofErr w:type="spellStart"/>
      <w:r w:rsidRPr="0055502C">
        <w:rPr>
          <w:color w:val="000000" w:themeColor="text1"/>
        </w:rPr>
        <w:t>Ilmu</w:t>
      </w:r>
      <w:proofErr w:type="spellEnd"/>
      <w:r w:rsidRPr="0055502C">
        <w:rPr>
          <w:color w:val="000000" w:themeColor="text1"/>
        </w:rPr>
        <w:t xml:space="preserve"> Pendidikan </w:t>
      </w:r>
      <w:proofErr w:type="spellStart"/>
      <w:r w:rsidRPr="0055502C">
        <w:rPr>
          <w:color w:val="000000" w:themeColor="text1"/>
        </w:rPr>
        <w:t>Universitas</w:t>
      </w:r>
      <w:proofErr w:type="spellEnd"/>
      <w:r w:rsidRPr="0055502C">
        <w:rPr>
          <w:color w:val="000000" w:themeColor="text1"/>
        </w:rPr>
        <w:t xml:space="preserve"> Negeri Makassar.</w:t>
      </w:r>
    </w:p>
    <w:p w14:paraId="47EBFD32" w14:textId="77777777" w:rsidR="00A0075F" w:rsidRDefault="00A0075F" w:rsidP="00A0075F">
      <w:pPr>
        <w:jc w:val="both"/>
        <w:rPr>
          <w:color w:val="000000" w:themeColor="text1"/>
        </w:rPr>
      </w:pPr>
    </w:p>
    <w:p w14:paraId="435D33BE" w14:textId="77777777" w:rsidR="00A0075F" w:rsidRDefault="00A0075F" w:rsidP="00A0075F">
      <w:pPr>
        <w:jc w:val="both"/>
        <w:rPr>
          <w:color w:val="000000" w:themeColor="text1"/>
        </w:rPr>
      </w:pPr>
    </w:p>
    <w:p w14:paraId="6996CBEC" w14:textId="77777777" w:rsidR="00A0075F" w:rsidRDefault="00A0075F" w:rsidP="00A0075F">
      <w:pPr>
        <w:jc w:val="both"/>
        <w:rPr>
          <w:color w:val="000000" w:themeColor="text1"/>
        </w:rPr>
      </w:pPr>
    </w:p>
    <w:p w14:paraId="591A1D03" w14:textId="77777777" w:rsidR="00A0075F" w:rsidRDefault="00A0075F" w:rsidP="00A0075F">
      <w:pPr>
        <w:tabs>
          <w:tab w:val="left" w:pos="-3600"/>
        </w:tabs>
        <w:ind w:left="90"/>
        <w:jc w:val="both"/>
      </w:pPr>
      <w:proofErr w:type="spellStart"/>
      <w:r>
        <w:t>Masal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.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> 1. </w:t>
      </w:r>
      <w:proofErr w:type="spellStart"/>
      <w:r>
        <w:t>Bagaimanakah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r w:rsidRPr="00097FB0">
        <w:rPr>
          <w:i/>
        </w:rPr>
        <w:t>Flash Card</w:t>
      </w:r>
      <w:r>
        <w:t>?, 2. </w:t>
      </w:r>
      <w:proofErr w:type="spellStart"/>
      <w:r>
        <w:t>Bagaimanakah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r w:rsidRPr="00097FB0">
        <w:rPr>
          <w:i/>
        </w:rPr>
        <w:t>Flash Card</w:t>
      </w:r>
      <w:r>
        <w:t>?, 3. </w:t>
      </w:r>
      <w:r>
        <w:rPr>
          <w:lang w:val="id-ID"/>
        </w:rPr>
        <w:t xml:space="preserve">Bagaimanakah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. 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rPr>
          <w:lang w:val="id-ID"/>
        </w:rPr>
        <w:t xml:space="preserve"> 1. 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r w:rsidRPr="00097FB0">
        <w:rPr>
          <w:i/>
        </w:rPr>
        <w:t>Flash Card</w:t>
      </w:r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</w:t>
      </w:r>
      <w:r>
        <w:rPr>
          <w:lang w:val="id-ID"/>
        </w:rPr>
        <w:t xml:space="preserve"> 2</w:t>
      </w:r>
      <w:r>
        <w:t>.</w:t>
      </w:r>
      <w:r>
        <w:rPr>
          <w:lang w:val="id-ID"/>
        </w:rPr>
        <w:t xml:space="preserve">untuk meningkatkan kemampuan membaca permulaan murid tunarungu kelas dasar II di SLB-BC YAPALB Makassar sebelum dan setelah penggunaan media </w:t>
      </w:r>
      <w:r w:rsidRPr="00D6615B">
        <w:rPr>
          <w:i/>
          <w:lang w:val="id-ID"/>
        </w:rPr>
        <w:t>flash card</w:t>
      </w:r>
      <w:r>
        <w:t xml:space="preserve"> </w:t>
      </w:r>
      <w:r>
        <w:rPr>
          <w:lang w:val="id-ID"/>
        </w:rPr>
        <w:t xml:space="preserve">               3. Untuk mengetahui peningkatan kemampuan membaca permulaan pada murid tunarungu kelas dasar II di SLB-BC YAPALB Makassar dengan penggunaan media </w:t>
      </w:r>
      <w:r w:rsidRPr="00D6615B">
        <w:rPr>
          <w:i/>
          <w:lang w:val="id-ID"/>
        </w:rPr>
        <w:t>flash card</w:t>
      </w:r>
      <w:r>
        <w:rPr>
          <w:lang w:val="id-ID"/>
        </w:rP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kuantitatif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. </w:t>
      </w:r>
      <w:r>
        <w:rPr>
          <w:lang w:val="id-ID"/>
        </w:rPr>
        <w:t>d</w:t>
      </w:r>
      <w:r>
        <w:t xml:space="preserve">an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eskriptif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. </w:t>
      </w:r>
      <w:proofErr w:type="spellStart"/>
      <w:r>
        <w:t>Subjek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 yang </w:t>
      </w:r>
      <w:proofErr w:type="spellStart"/>
      <w:r>
        <w:t>berjumlah</w:t>
      </w:r>
      <w:proofErr w:type="spellEnd"/>
      <w:r>
        <w:t xml:space="preserve"> 3 0rang murid. Teknik </w:t>
      </w:r>
      <w:proofErr w:type="spellStart"/>
      <w:r>
        <w:t>pengumpulan</w:t>
      </w:r>
      <w:proofErr w:type="spellEnd"/>
      <w:r>
        <w:t xml:space="preserve">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es</w:t>
      </w:r>
      <w:proofErr w:type="spellEnd"/>
      <w:r>
        <w:t xml:space="preserve"> </w:t>
      </w:r>
      <w:proofErr w:type="spellStart"/>
      <w:r>
        <w:t>perbuatan</w:t>
      </w:r>
      <w:proofErr w:type="spellEnd"/>
      <w:r>
        <w:t xml:space="preserve"> dan </w:t>
      </w:r>
      <w:proofErr w:type="spellStart"/>
      <w:r>
        <w:t>dokumentasi</w:t>
      </w:r>
      <w:proofErr w:type="spellEnd"/>
      <w:r>
        <w:t xml:space="preserve">. Teknik </w:t>
      </w:r>
      <w:proofErr w:type="spellStart"/>
      <w:r>
        <w:t>analisis</w:t>
      </w:r>
      <w:proofErr w:type="spellEnd"/>
      <w:r>
        <w:t xml:space="preserve"> data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rPr>
          <w:lang w:val="id-ID"/>
        </w:rPr>
        <w:t xml:space="preserve"> </w:t>
      </w:r>
      <w:proofErr w:type="spellStart"/>
      <w:r>
        <w:t>deskriptif</w:t>
      </w:r>
      <w:proofErr w:type="spellEnd"/>
      <w:r>
        <w:t xml:space="preserve">. 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: a).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 YAPALB Makassar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r w:rsidRPr="00097FB0">
        <w:rPr>
          <w:i/>
        </w:rPr>
        <w:t>Flash Card</w:t>
      </w:r>
      <w:r>
        <w:t xml:space="preserve"> </w:t>
      </w:r>
      <w:proofErr w:type="spellStart"/>
      <w:r>
        <w:t>dikategorikan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r>
        <w:rPr>
          <w:lang w:val="id-ID"/>
        </w:rPr>
        <w:t>k</w:t>
      </w:r>
      <w:r>
        <w:t xml:space="preserve"> </w:t>
      </w:r>
      <w:r>
        <w:rPr>
          <w:lang w:val="id-ID"/>
        </w:rPr>
        <w:t xml:space="preserve">urang </w:t>
      </w:r>
      <w:r>
        <w:t xml:space="preserve">b).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r w:rsidRPr="00097FB0">
        <w:rPr>
          <w:i/>
        </w:rPr>
        <w:t>Flash Card</w:t>
      </w:r>
      <w:r>
        <w:t xml:space="preserve"> </w:t>
      </w:r>
      <w:proofErr w:type="spellStart"/>
      <w:r>
        <w:t>dikategorikan</w:t>
      </w:r>
      <w:proofErr w:type="spellEnd"/>
      <w:r>
        <w:t xml:space="preserve"> </w:t>
      </w:r>
      <w:r>
        <w:rPr>
          <w:lang w:val="id-ID"/>
        </w:rPr>
        <w:t>baik</w:t>
      </w:r>
      <w:r>
        <w:t>.</w:t>
      </w:r>
      <w:r>
        <w:rPr>
          <w:lang w:val="id-ID"/>
        </w:rPr>
        <w:t> </w:t>
      </w:r>
      <w:r>
        <w:t xml:space="preserve">c). </w:t>
      </w:r>
      <w:proofErr w:type="spellStart"/>
      <w:r>
        <w:t>ada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ermulaan</w:t>
      </w:r>
      <w:proofErr w:type="spellEnd"/>
      <w:r>
        <w:t xml:space="preserve"> pada murid </w:t>
      </w:r>
      <w:proofErr w:type="spellStart"/>
      <w:r>
        <w:t>tunarung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I di SLB-BC YAPALB Makassar.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r w:rsidRPr="00097FB0">
        <w:rPr>
          <w:i/>
        </w:rPr>
        <w:t>Flash Card</w:t>
      </w:r>
      <w:r>
        <w:t xml:space="preserve"> di </w:t>
      </w:r>
      <w:proofErr w:type="spellStart"/>
      <w:r>
        <w:t>kategorikan</w:t>
      </w:r>
      <w:proofErr w:type="spellEnd"/>
      <w:r>
        <w:rPr>
          <w:lang w:val="id-ID"/>
        </w:rPr>
        <w:t xml:space="preserve"> baik sekali</w:t>
      </w:r>
      <w:r>
        <w:t>.</w:t>
      </w:r>
    </w:p>
    <w:p w14:paraId="31558449" w14:textId="5AA79BE9" w:rsidR="00A0075F" w:rsidRDefault="00A0075F"/>
    <w:p w14:paraId="6B1529F6" w14:textId="25F7A6EC" w:rsidR="00EA6B4E" w:rsidRDefault="00EA6B4E"/>
    <w:p w14:paraId="28CB7C95" w14:textId="21773998" w:rsidR="00EA6B4E" w:rsidRDefault="00EA6B4E"/>
    <w:p w14:paraId="75E95169" w14:textId="12E51724" w:rsidR="00EA6B4E" w:rsidRDefault="00EA6B4E"/>
    <w:p w14:paraId="79B58C6D" w14:textId="3DD6A9CA" w:rsidR="00EA6B4E" w:rsidRDefault="00EA6B4E">
      <w:r>
        <w:lastRenderedPageBreak/>
        <w:fldChar w:fldCharType="begin" w:fldLock="1"/>
      </w:r>
      <w:r>
        <w:instrText>ADDIN CSL_CITATION {"citationItems":[{"id":"ITEM-1","itemData":{"author":[{"dropping-particle":"","family":"Herman","given":"Herman","non-dropping-particle":"","parse-names":false,"suffix":""}],"container-title":"Tugas Akhir Jurusan Seni dan Design-Fakultas Sastra UM","id":"ITEM-1","issued":{"date-parts":[["2017"]]},"title":"Peningkatan Kemampuan Membaca Puisi Melalui Model Pembelajaran Savi Pada Siswa Kelas III di SDN Buring Kota Malang.","type":"article-journal"},"uris":["http://www.mendeley.com/documents/?uuid=201e6373-6087-4986-ac81-ca989ddf0b5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EA6B4E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Umar","given":"Juliana","non-dropping-particle":"","parse-names":false,"suffix":""},{"dropping-particle":"","family":"Ali","given":"Muhammad","non-dropping-particle":"","parse-names":false,"suffix":""},{"dropping-particle":"","family":"Lestari","given":"Sri","non-dropping-particle":"","parse-names":false,"suffix":""}],"container-title":"Jurnal Pendidikan dan Pembelajaran","id":"ITEM-1","issue":"10","issued":{"date-parts":[["0"]]},"title":"Peningkatan Kemampuan Membaca Melalui Metode Tilawati Dengan Alat Peraga Kartu Huruf Hijaiyyah Pada Anak Usia 4-5 Tahun","type":"article-journal","volume":"3"},"uris":["http://www.mendeley.com/documents/?uuid=89517429-60b2-4f27-b8c8-31038f4871da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EA6B4E">
        <w:rPr>
          <w:noProof/>
        </w:rPr>
        <w:t>[2]</w:t>
      </w:r>
      <w:r>
        <w:fldChar w:fldCharType="end"/>
      </w:r>
      <w:r>
        <w:fldChar w:fldCharType="begin" w:fldLock="1"/>
      </w:r>
      <w:r w:rsidR="004F2FA4">
        <w:instrText>ADDIN CSL_CITATION {"citationItems":[{"id":"ITEM-1","itemData":{"author":[{"dropping-particle":"","family":"AZIS","given":"AZIS","non-dropping-particle":"","parse-names":false,"suffix":""}],"id":"ITEM-1","issued":{"date-parts":[["2015"]]},"publisher":"Universitas Negeri Makassar","title":"Peningkatan Kemampuan Membaca Permulaan melalui Model Pembelajaran Make A Match Siswa Kelas II SDN 4 Amparita Kecamatan Tellu Limpoe Kabupaten Sidenreng Rappang”","type":"article"},"uris":["http://www.mendeley.com/documents/?uuid=ff99b1cd-4524-4284-b86b-e776ea2cb27a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EA6B4E">
        <w:rPr>
          <w:noProof/>
        </w:rPr>
        <w:t>[3]</w:t>
      </w:r>
      <w:r>
        <w:fldChar w:fldCharType="end"/>
      </w:r>
      <w:r w:rsidR="004F2FA4">
        <w:fldChar w:fldCharType="begin" w:fldLock="1"/>
      </w:r>
      <w:r w:rsidR="004F2FA4">
        <w:instrText>ADDIN CSL_CITATION {"citationItems":[{"id":"ITEM-1","itemData":{"author":[{"dropping-particle":"","family":"Sunarti","given":"Sunarti","non-dropping-particle":"","parse-names":false,"suffix":""}],"id":"ITEM-1","issued":{"date-parts":[["2011"]]},"publisher":"Universitas Muhammadiyah Surakarta","title":"KEMAMPUAN MEMBACA PEMAHAMAN TEKS NARASI PADA SISWA KELAS V SD N 01 KARANGPANDAN KECAMATAN KARANGPANDAN KABUPATEN KARANGANYAR TAHUN PELAJARAN 2010-2011","type":"article"},"uris":["http://www.mendeley.com/documents/?uuid=236f8b89-8f7b-43ae-9d61-327976da1f35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4]</w:t>
      </w:r>
      <w:r w:rsidR="004F2FA4">
        <w:fldChar w:fldCharType="end"/>
      </w:r>
      <w:r w:rsidR="004F2FA4">
        <w:fldChar w:fldCharType="begin" w:fldLock="1"/>
      </w:r>
      <w:r w:rsidR="004F2FA4">
        <w:instrText>ADDIN CSL_CITATION {"citationItems":[{"id":"ITEM-1","itemData":{"ISSN":"2548-6721","author":[{"dropping-particle":"","family":"Krismanto","given":"Wawan","non-dropping-particle":"","parse-names":false,"suffix":""},{"dropping-particle":"","family":"Halik","given":"Abdul","non-dropping-particle":"","parse-names":false,"suffix":""},{"dropping-particle":"","family":"Sayidiman","given":"Sayidiman","non-dropping-particle":"","parse-names":false,"suffix":""}],"container-title":"Publikasi Pendidikan","id":"ITEM-1","issue":"3","issued":{"date-parts":[["2015"]]},"title":"Meningkatkan Kemampuan Membaca Pemahaman Melalui Metode Survey, Question, Read, Recite, Review (SQ3R) Pada Siswa Kelas IV SD Negeri 46 Parepare","type":"article-journal","volume":"5"},"uris":["http://www.mendeley.com/documents/?uuid=e5e44c7e-573a-4675-8029-68ed6d77e513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5]</w:t>
      </w:r>
      <w:r w:rsidR="004F2FA4">
        <w:fldChar w:fldCharType="end"/>
      </w:r>
      <w:r w:rsidR="004F2FA4">
        <w:fldChar w:fldCharType="begin" w:fldLock="1"/>
      </w:r>
      <w:r w:rsidR="004F2FA4">
        <w:instrText>ADDIN CSL_CITATION {"citationItems":[{"id":"ITEM-1","itemData":{"ISSN":"2548-6721","author":[{"dropping-particle":"","family":"Nurhaedah","given":"Nurhaedah","non-dropping-particle":"","parse-names":false,"suffix":""}],"container-title":"Publikasi Pendidikan","id":"ITEM-1","issue":"2","issued":{"date-parts":[["2016"]]},"title":"PENGARUHTEKNIK MIND MIPPINGTERHADAP KEMAMPUAN MEMBACA PEMAHAMAN MAHASISWA PROGRAM BILINGUAL PGSD FIP UNM","type":"article-journal","volume":"6"},"uris":["http://www.mendeley.com/documents/?uuid=6bebb04f-e99f-4ac1-82a9-07213945102b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6]</w:t>
      </w:r>
      <w:r w:rsidR="004F2FA4">
        <w:fldChar w:fldCharType="end"/>
      </w:r>
      <w:r w:rsidR="004F2FA4">
        <w:fldChar w:fldCharType="begin" w:fldLock="1"/>
      </w:r>
      <w:r w:rsidR="004F2FA4">
        <w:instrText>ADDIN CSL_CITATION {"citationItems":[{"id":"ITEM-1","itemData":{"author":[{"dropping-particle":"","family":"SASMAYUNITA","given":"SASMAYUNITA","non-dropping-particle":"","parse-names":false,"suffix":""}],"id":"ITEM-1","issued":{"date-parts":[["2014"]]},"publisher":"Pascasarjana","title":"Hubungan antara Peguasaan Gagasan Utama dan Struktur Kalimat dengan Kemampuan Membaca Pemahaman Siswa kelas VIII SMP Negeri 1 Soppeng Riaja Kabupaten Barru. Tesis, Makassar","type":"article"},"uris":["http://www.mendeley.com/documents/?uuid=5f3f1c7b-56aa-4006-9d46-079da4bc7880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7]</w:t>
      </w:r>
      <w:r w:rsidR="004F2FA4">
        <w:fldChar w:fldCharType="end"/>
      </w:r>
      <w:r w:rsidR="004F2FA4">
        <w:fldChar w:fldCharType="begin" w:fldLock="1"/>
      </w:r>
      <w:r w:rsidR="004F2FA4">
        <w:instrText>ADDIN CSL_CITATION {"citationItems":[{"id":"ITEM-1","itemData":{"author":[{"dropping-particle":"","family":"Uspitaningsih","given":"Uspitaningsih","non-dropping-particle":"","parse-names":false,"suffix":""}],"id":"ITEM-1","issued":{"date-parts":[["2014"]]},"publisher":"Universitas Negeri Makassar","title":"Korelasi antara Kemampuan Membaca Pemahaman dan Kemampuan Menulis Karangan Narasi Siswa Kelas VIII SMP Negeri 2 Suppa Kabupaten Pinrang","type":"article"},"uris":["http://www.mendeley.com/documents/?uuid=e4111d91-7517-495d-9683-bf6f7cb4c0a7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8]</w:t>
      </w:r>
      <w:r w:rsidR="004F2FA4">
        <w:fldChar w:fldCharType="end"/>
      </w:r>
      <w:r w:rsidR="004F2FA4">
        <w:fldChar w:fldCharType="begin" w:fldLock="1"/>
      </w:r>
      <w:r w:rsidR="004F2FA4">
        <w:instrText>ADDIN CSL_CITATION {"citationItems":[{"id":"ITEM-1","itemData":{"author":[{"dropping-particle":"","family":"Herman","given":"Herman","non-dropping-particle":"","parse-names":false,"suffix":""},{"dropping-particle":"","family":"Saleh","given":"Sirajuddin","non-dropping-particle":"","parse-names":false,"suffix":""},{"dropping-particle":"","family":"Islami","given":"Nur Maharani","non-dropping-particle":"","parse-names":false,"suffix":""}],"container-title":"Seminar Nasional Lembaga Penelitian UNM","id":"ITEM-1","issue":"1","issued":{"date-parts":[["2017"]]},"title":"Penerapan Media Aplikasi Education Games Berbasis Budaya Lokal Untuk Meningkatkan Kemampuan Membaca Permulaan Pada Anak di Taman Kanak-Kanak","type":"paper-conference","volume":"2"},"uris":["http://www.mendeley.com/documents/?uuid=eaeef197-8653-471d-a621-95b0bdbb38d2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9]</w:t>
      </w:r>
      <w:r w:rsidR="004F2FA4">
        <w:fldChar w:fldCharType="end"/>
      </w:r>
      <w:r w:rsidR="004F2FA4">
        <w:fldChar w:fldCharType="begin" w:fldLock="1"/>
      </w:r>
      <w:r w:rsidR="004F2FA4">
        <w:instrText>ADDIN CSL_CITATION {"citationItems":[{"id":"ITEM-1","itemData":{"author":[{"dropping-particle":"","family":"Yusuf","given":"Derianto","non-dropping-particle":"","parse-names":false,"suffix":""}],"id":"ITEM-1","issued":{"date-parts":[["2014"]]},"publisher":"Universitas Negeri Makassar","title":"Hubungan minat membaca dengan kreativitas verbal pada mahasiswa psikologi Universitas Negeri Makassar.","type":"article"},"uris":["http://www.mendeley.com/documents/?uuid=56f408ce-e3bd-46e5-8641-fbf8e94fb790"]}],"mendeley":{"formattedCitation":"[10]","plainTextFormattedCitation":"[10]"},"properties":{"noteIndex":0},"schema":"https://github.com/citation-style-language/schema/raw/master/csl-citation.json"}</w:instrText>
      </w:r>
      <w:r w:rsidR="004F2FA4">
        <w:fldChar w:fldCharType="separate"/>
      </w:r>
      <w:r w:rsidR="004F2FA4" w:rsidRPr="004F2FA4">
        <w:rPr>
          <w:noProof/>
        </w:rPr>
        <w:t>[10]</w:t>
      </w:r>
      <w:r w:rsidR="004F2FA4">
        <w:fldChar w:fldCharType="end"/>
      </w:r>
      <w:bookmarkStart w:id="0" w:name="_GoBack"/>
      <w:bookmarkEnd w:id="0"/>
      <w:r w:rsidR="004F2FA4">
        <w:t xml:space="preserve"> </w:t>
      </w:r>
    </w:p>
    <w:p w14:paraId="01C08582" w14:textId="1F83DCD8" w:rsidR="004F2FA4" w:rsidRPr="004F2FA4" w:rsidRDefault="00EA6B4E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F2FA4" w:rsidRPr="004F2FA4">
        <w:rPr>
          <w:noProof/>
        </w:rPr>
        <w:t>[1]</w:t>
      </w:r>
      <w:r w:rsidR="004F2FA4" w:rsidRPr="004F2FA4">
        <w:rPr>
          <w:noProof/>
        </w:rPr>
        <w:tab/>
        <w:t xml:space="preserve">H. Herman, “Peningkatan Kemampuan Membaca Puisi Melalui Model Pembelajaran Savi Pada Siswa Kelas III di SDN Buring Kota Malang.,” </w:t>
      </w:r>
      <w:r w:rsidR="004F2FA4" w:rsidRPr="004F2FA4">
        <w:rPr>
          <w:i/>
          <w:iCs/>
          <w:noProof/>
        </w:rPr>
        <w:t>Tugas Akhir Jur. Seni dan Des. Sastra UM</w:t>
      </w:r>
      <w:r w:rsidR="004F2FA4" w:rsidRPr="004F2FA4">
        <w:rPr>
          <w:noProof/>
        </w:rPr>
        <w:t>, 2017.</w:t>
      </w:r>
    </w:p>
    <w:p w14:paraId="51CE78BC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2]</w:t>
      </w:r>
      <w:r w:rsidRPr="004F2FA4">
        <w:rPr>
          <w:noProof/>
        </w:rPr>
        <w:tab/>
        <w:t xml:space="preserve">J. Umar, M. Ali, and S. Lestari, “Peningkatan Kemampuan Membaca Melalui Metode Tilawati Dengan Alat Peraga Kartu Huruf Hijaiyyah Pada Anak Usia 4-5 Tahun,” </w:t>
      </w:r>
      <w:r w:rsidRPr="004F2FA4">
        <w:rPr>
          <w:i/>
          <w:iCs/>
          <w:noProof/>
        </w:rPr>
        <w:t>J. Pendidik. dan Pembelajaran</w:t>
      </w:r>
      <w:r w:rsidRPr="004F2FA4">
        <w:rPr>
          <w:noProof/>
        </w:rPr>
        <w:t>, vol. 3, no. 10.</w:t>
      </w:r>
    </w:p>
    <w:p w14:paraId="78FA9A17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3]</w:t>
      </w:r>
      <w:r w:rsidRPr="004F2FA4">
        <w:rPr>
          <w:noProof/>
        </w:rPr>
        <w:tab/>
        <w:t>A. AZIS, “Peningkatan Kemampuan Membaca Permulaan melalui Model Pembelajaran Make A Match Siswa Kelas II SDN 4 Amparita Kecamatan Tellu Limpoe Kabupaten Sidenreng Rappang”.” Universitas Negeri Makassar, 2015.</w:t>
      </w:r>
    </w:p>
    <w:p w14:paraId="40F65460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4]</w:t>
      </w:r>
      <w:r w:rsidRPr="004F2FA4">
        <w:rPr>
          <w:noProof/>
        </w:rPr>
        <w:tab/>
        <w:t>S. Sunarti, “KEMAMPUAN MEMBACA PEMAHAMAN TEKS NARASI PADA SISWA KELAS V SD N 01 KARANGPANDAN KECAMATAN KARANGPANDAN KABUPATEN KARANGANYAR TAHUN PELAJARAN 2010-2011.” Universitas Muhammadiyah Surakarta, 2011.</w:t>
      </w:r>
    </w:p>
    <w:p w14:paraId="450FAFA1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5]</w:t>
      </w:r>
      <w:r w:rsidRPr="004F2FA4">
        <w:rPr>
          <w:noProof/>
        </w:rPr>
        <w:tab/>
        <w:t xml:space="preserve">W. Krismanto, A. Halik, and S. Sayidiman, “Meningkatkan Kemampuan Membaca Pemahaman Melalui Metode Survey, Question, Read, Recite, Review (SQ3R) Pada Siswa Kelas IV SD Negeri 46 Parepare,” </w:t>
      </w:r>
      <w:r w:rsidRPr="004F2FA4">
        <w:rPr>
          <w:i/>
          <w:iCs/>
          <w:noProof/>
        </w:rPr>
        <w:t>Publ. Pendidik.</w:t>
      </w:r>
      <w:r w:rsidRPr="004F2FA4">
        <w:rPr>
          <w:noProof/>
        </w:rPr>
        <w:t>, vol. 5, no. 3, 2015.</w:t>
      </w:r>
    </w:p>
    <w:p w14:paraId="05D19BA4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6]</w:t>
      </w:r>
      <w:r w:rsidRPr="004F2FA4">
        <w:rPr>
          <w:noProof/>
        </w:rPr>
        <w:tab/>
        <w:t xml:space="preserve">N. Nurhaedah, “PENGARUHTEKNIK MIND MIPPINGTERHADAP KEMAMPUAN MEMBACA PEMAHAMAN MAHASISWA PROGRAM BILINGUAL PGSD FIP UNM,” </w:t>
      </w:r>
      <w:r w:rsidRPr="004F2FA4">
        <w:rPr>
          <w:i/>
          <w:iCs/>
          <w:noProof/>
        </w:rPr>
        <w:t>Publ. Pendidik.</w:t>
      </w:r>
      <w:r w:rsidRPr="004F2FA4">
        <w:rPr>
          <w:noProof/>
        </w:rPr>
        <w:t>, vol. 6, no. 2, 2016.</w:t>
      </w:r>
    </w:p>
    <w:p w14:paraId="554CA87C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7]</w:t>
      </w:r>
      <w:r w:rsidRPr="004F2FA4">
        <w:rPr>
          <w:noProof/>
        </w:rPr>
        <w:tab/>
        <w:t>S. SASMAYUNITA, “Hubungan antara Peguasaan Gagasan Utama dan Struktur Kalimat dengan Kemampuan Membaca Pemahaman Siswa kelas VIII SMP Negeri 1 Soppeng Riaja Kabupaten Barru. Tesis, Makassar.” Pascasarjana, 2014.</w:t>
      </w:r>
    </w:p>
    <w:p w14:paraId="78E888F1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8]</w:t>
      </w:r>
      <w:r w:rsidRPr="004F2FA4">
        <w:rPr>
          <w:noProof/>
        </w:rPr>
        <w:tab/>
        <w:t>U. Uspitaningsih, “Korelasi antara Kemampuan Membaca Pemahaman dan Kemampuan Menulis Karangan Narasi Siswa Kelas VIII SMP Negeri 2 Suppa Kabupaten Pinrang.” Universitas Negeri Makassar, 2014.</w:t>
      </w:r>
    </w:p>
    <w:p w14:paraId="0BDA74F9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9]</w:t>
      </w:r>
      <w:r w:rsidRPr="004F2FA4">
        <w:rPr>
          <w:noProof/>
        </w:rPr>
        <w:tab/>
        <w:t xml:space="preserve">H. Herman, S. Saleh, and N. M. Islami, “Penerapan Media Aplikasi Education Games Berbasis Budaya Lokal Untuk Meningkatkan Kemampuan Membaca Permulaan Pada Anak di Taman Kanak-Kanak,” in </w:t>
      </w:r>
      <w:r w:rsidRPr="004F2FA4">
        <w:rPr>
          <w:i/>
          <w:iCs/>
          <w:noProof/>
        </w:rPr>
        <w:t>Seminar Nasional Lembaga Penelitian UNM</w:t>
      </w:r>
      <w:r w:rsidRPr="004F2FA4">
        <w:rPr>
          <w:noProof/>
        </w:rPr>
        <w:t>, 2017, vol. 2, no. 1.</w:t>
      </w:r>
    </w:p>
    <w:p w14:paraId="56C62BD4" w14:textId="77777777" w:rsidR="004F2FA4" w:rsidRPr="004F2FA4" w:rsidRDefault="004F2FA4" w:rsidP="004F2FA4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2FA4">
        <w:rPr>
          <w:noProof/>
        </w:rPr>
        <w:t>[10]</w:t>
      </w:r>
      <w:r w:rsidRPr="004F2FA4">
        <w:rPr>
          <w:noProof/>
        </w:rPr>
        <w:tab/>
        <w:t>D. Yusuf, “Hubungan minat membaca dengan kreativitas verbal pada mahasiswa psikologi Universitas Negeri Makassar.” Universitas Negeri Makassar, 2014.</w:t>
      </w:r>
    </w:p>
    <w:p w14:paraId="667B406B" w14:textId="64E8A371" w:rsidR="00EA6B4E" w:rsidRDefault="00EA6B4E">
      <w:r>
        <w:fldChar w:fldCharType="end"/>
      </w:r>
    </w:p>
    <w:sectPr w:rsidR="00EA6B4E" w:rsidSect="00737A80">
      <w:pgSz w:w="12240" w:h="15840" w:code="1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219E"/>
    <w:rsid w:val="00303F06"/>
    <w:rsid w:val="00356471"/>
    <w:rsid w:val="004F2FA4"/>
    <w:rsid w:val="004F586A"/>
    <w:rsid w:val="00A0075F"/>
    <w:rsid w:val="00C4219E"/>
    <w:rsid w:val="00CC3E08"/>
    <w:rsid w:val="00EA6B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6B363"/>
  <w15:chartTrackingRefBased/>
  <w15:docId w15:val="{3806F8F9-9F9F-45C3-8C5A-6883BC5F28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075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11F921-BBA9-4FAA-A84D-922B91FCE9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2012</Words>
  <Characters>11469</Characters>
  <Application>Microsoft Office Word</Application>
  <DocSecurity>0</DocSecurity>
  <Lines>95</Lines>
  <Paragraphs>26</Paragraphs>
  <ScaleCrop>false</ScaleCrop>
  <Company/>
  <LinksUpToDate>false</LinksUpToDate>
  <CharactersWithSpaces>13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4</cp:revision>
  <dcterms:created xsi:type="dcterms:W3CDTF">2019-06-27T10:27:00Z</dcterms:created>
  <dcterms:modified xsi:type="dcterms:W3CDTF">2019-06-27T1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c0841c3d-ab9a-3a7f-ad76-c75627a5fbe3</vt:lpwstr>
  </property>
</Properties>
</file>